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89"/>
        <w:gridCol w:w="1259"/>
        <w:gridCol w:w="5520"/>
        <w:gridCol w:w="2004"/>
      </w:tblGrid>
      <w:tr w:rsidR="004F2E96" w:rsidRPr="004F2E96" w14:paraId="1214B080" w14:textId="77777777" w:rsidTr="004F2E96">
        <w:trPr>
          <w:tblHeader/>
          <w:tblCellSpacing w:w="15" w:type="dxa"/>
        </w:trPr>
        <w:tc>
          <w:tcPr>
            <w:tcW w:w="0" w:type="auto"/>
            <w:gridSpan w:val="4"/>
            <w:tcBorders>
              <w:bottom w:val="single" w:sz="4" w:space="0" w:color="auto"/>
            </w:tcBorders>
            <w:vAlign w:val="center"/>
          </w:tcPr>
          <w:p w14:paraId="6C4E475D" w14:textId="07F8C8D2" w:rsidR="004F2E96" w:rsidRPr="004F2E96" w:rsidRDefault="004F2E96" w:rsidP="004F2E96">
            <w:pPr>
              <w:spacing w:after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Supplemental File 2.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List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xcluded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ie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ason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xclusion</w:t>
            </w:r>
            <w:proofErr w:type="spellEnd"/>
          </w:p>
        </w:tc>
      </w:tr>
      <w:tr w:rsidR="005657DA" w:rsidRPr="004F2E96" w14:paraId="034BE322" w14:textId="77777777" w:rsidTr="004F2E96">
        <w:trPr>
          <w:tblHeader/>
          <w:tblCellSpacing w:w="15" w:type="dxa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E8D0E61" w14:textId="4E4C3C0A" w:rsidR="004F2E96" w:rsidRPr="004F2E96" w:rsidRDefault="004F2E96" w:rsidP="004F2E96">
            <w:pPr>
              <w:spacing w:after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No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46D7CD2" w14:textId="5DA825EB" w:rsidR="004F2E96" w:rsidRPr="004F2E96" w:rsidRDefault="004F2E96" w:rsidP="004F2E96">
            <w:pPr>
              <w:spacing w:after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Author (</w:t>
            </w:r>
            <w:proofErr w:type="spellStart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Year</w:t>
            </w:r>
            <w:proofErr w:type="spellEnd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75A7F79" w14:textId="16C3A3DB" w:rsidR="004F2E96" w:rsidRPr="004F2E96" w:rsidRDefault="004F2E96" w:rsidP="004F2E96">
            <w:pPr>
              <w:spacing w:after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Titl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5D9101C" w14:textId="6A71C938" w:rsidR="004F2E96" w:rsidRPr="004F2E96" w:rsidRDefault="004F2E96" w:rsidP="004F2E96">
            <w:pPr>
              <w:spacing w:after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Exclusion</w:t>
            </w:r>
            <w:proofErr w:type="spellEnd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Reason</w:t>
            </w:r>
            <w:proofErr w:type="spellEnd"/>
            <w:r w:rsidRPr="004F2E96">
              <w:rPr>
                <w:rFonts w:ascii="Arial" w:hAnsi="Arial" w:cs="Arial"/>
                <w:b/>
                <w:bCs/>
                <w:sz w:val="16"/>
                <w:szCs w:val="16"/>
              </w:rPr>
              <w:t>*</w:t>
            </w:r>
          </w:p>
        </w:tc>
      </w:tr>
      <w:tr w:rsidR="005657DA" w:rsidRPr="004F2E96" w14:paraId="178BFDA5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3EC3DFC3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  <w:hideMark/>
          </w:tcPr>
          <w:p w14:paraId="7B6C1DB1" w14:textId="1A59B733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riji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3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lqaTwvQXV0aG9yPjxZZWFyPjIwMTM8L1llYXI+PFJl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lqaTwvQXV0aG9yPjxZZWFyPjIwMTM8L1llYXI+PFJl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DBC180B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onographic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valuati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ardnes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33F34ADE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3B62B053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08E51FE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14:paraId="1EEC802D" w14:textId="4BD446CA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riji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6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lqaTwvQXV0aG9yPjxZZWFyPjIwMTY8L1llYXI+PFJl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lqaTwvQXV0aG9yPjxZZWFyPjIwMTY8L1llYXI+PFJl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1FDFE69" w14:textId="751E1D7F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-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ono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ard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mparis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ono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hantom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volunteer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3815E799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rticipa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nl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18FB219D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4132E8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14:paraId="7EECCABB" w14:textId="38F07C93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Arda et al. (2011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RhPC9BdXRob3I+PFllYXI+MjAxMTwvWWVhcj48UmVj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cmRhPC9BdXRob3I+PFllYXI+MjAxMTwvWWVhcj48UmVj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3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5D2A5208" w14:textId="2D7F1204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Quantitat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normal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oft-tissu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icit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s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-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ultrasound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3B99DE8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rticipa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nl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420020E8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545307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vAlign w:val="center"/>
            <w:hideMark/>
          </w:tcPr>
          <w:p w14:paraId="7A613A6A" w14:textId="6A8A2DFE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Herman et al. (2017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ZXJtYW48L0F1dGhvcj48WWVhcj4yMDE3PC9ZZWFyPjxS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ZXJtYW48L0F1dGhvcj48WWVhcj4yMDE3PC9ZZWFyPjxS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4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F0AF801" w14:textId="48FFFAD4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rameter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normal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of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issue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neck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2D9362C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rticipa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nl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52872603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9FB45D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vAlign w:val="center"/>
            <w:hideMark/>
          </w:tcPr>
          <w:p w14:paraId="57B30F9D" w14:textId="0802EF2F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Minami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&amp;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gura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(2022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Minami&lt;/Author&gt;&lt;Year&gt;2022&lt;/Year&gt;&lt;RecNum&gt;7437&lt;/RecNum&gt;&lt;DisplayText&gt;&lt;style face="superscript"&gt;5&lt;/style&gt;&lt;/DisplayText&gt;&lt;record&gt;&lt;rec-number&gt;7437&lt;/rec-number&gt;&lt;foreign-keys&gt;&lt;key app="EN" db-id="9xxvfwwaw9revlevdt0xp298p0aer550vftf" timestamp="1764242447"&gt;7437&lt;/key&gt;&lt;/foreign-keys&gt;&lt;ref-type name="Journal Article"&gt;17&lt;/ref-type&gt;&lt;contributors&gt;&lt;authors&gt;&lt;author&gt;Minami, Yoshiyuki&lt;/author&gt;&lt;author&gt;Ogura, Ichiro&lt;/author&gt;&lt;/authors&gt;&lt;/contributors&gt;&lt;titles&gt;&lt;title&gt;Quantitative analysis of masseter muscle hardness with shear-wave elastography: Preliminary study on comparison between during rest and contraction in young adults&lt;/title&gt;&lt;secondary-title&gt;Journal of Oral and Maxillofacial Radiology&lt;/secondary-title&gt;&lt;/titles&gt;&lt;periodical&gt;&lt;full-title&gt;Journal of Oral and Maxillofacial Radiology&lt;/full-title&gt;&lt;/periodical&gt;&lt;volume&gt;10&lt;/volume&gt;&lt;number&gt;1&lt;/number&gt;&lt;keywords&gt;&lt;keyword&gt;Elastic modulus&lt;/keyword&gt;&lt;keyword&gt;masseter muscle&lt;/keyword&gt;&lt;keyword&gt;shear-wave elastography&lt;/keyword&gt;&lt;keyword&gt;ultrasonography&lt;/keyword&gt;&lt;/keywords&gt;&lt;dates&gt;&lt;year&gt;2022&lt;/year&gt;&lt;/dates&gt;&lt;isbn&gt;2321-3841&lt;/isbn&gt;&lt;urls&gt;&lt;related-urls&gt;&lt;url&gt;https://journals.lww.com/jomr/fulltext/2022/10010/quantitative_analysis_of_masseter_muscle_hardness.2.aspx&lt;/url&gt;&lt;/related-urls&gt;&lt;/urls&gt;&lt;/record&gt;&lt;/Cite&gt;&lt;/EndNote&gt;</w:instrTex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5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0B6AD0F5" w14:textId="7C619456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Quantitat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alysi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ard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-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Preliminary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mparis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betwee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dur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rest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ntracti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you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dult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1BDEEF18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rticipa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nl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21B256C8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5CA2712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vAlign w:val="center"/>
            <w:hideMark/>
          </w:tcPr>
          <w:p w14:paraId="5749992E" w14:textId="3780247C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Badea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4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YWRlYTwvQXV0aG9yPjxZZWFyPjIwMTQ8L1llYXI+PFJl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YWRlYTwvQXV0aG9yPjxZZWFyPjIwMTQ8L1llYXI+PFJl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6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3D866A07" w14:textId="0B69A71E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Quantitat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'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icit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s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coustic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Radiati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Force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mpulse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89E7318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5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opulati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adiotherap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tie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2B9C2FE8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51B8022F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vAlign w:val="center"/>
            <w:hideMark/>
          </w:tcPr>
          <w:p w14:paraId="1B38A283" w14:textId="51F8190E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lchow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0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Olchowy&lt;/Author&gt;&lt;Year&gt;2020&lt;/Year&gt;&lt;RecNum&gt;7380&lt;/RecNum&gt;&lt;DisplayText&gt;&lt;style face="superscript"&gt;7&lt;/style&gt;&lt;/DisplayText&gt;&lt;record&gt;&lt;rec-number&gt;7380&lt;/rec-number&gt;&lt;foreign-keys&gt;&lt;key app="EN" db-id="9xxvfwwaw9revlevdt0xp298p0aer550vftf" timestamp="1764240979"&gt;7380&lt;/key&gt;&lt;/foreign-keys&gt;&lt;ref-type name="Journal Article"&gt;17&lt;/ref-type&gt;&lt;contributors&gt;&lt;authors&gt;&lt;author&gt;Olchowy, C.&lt;/author&gt;&lt;author&gt;Wieckiewicz, M.&lt;/author&gt;&lt;author&gt;Sconfienza, L. M.&lt;/author&gt;&lt;author&gt;Lasecki, M.&lt;/author&gt;&lt;author&gt;Seweryn, P.&lt;/author&gt;&lt;author&gt;Smardz, J.&lt;/author&gt;&lt;author&gt;Hnitecka, S.&lt;/author&gt;&lt;author&gt;Dominiak, M.&lt;/author&gt;&lt;author&gt;Olchowy, A.&lt;/author&gt;&lt;/authors&gt;&lt;/contributors&gt;&lt;auth-address&gt;Wroclaw Med Univ, Dept Oral Surg, Wroclaw, Poland&amp;#xD;Wroclaw Med Univ, Dept Expt Dent, Wroclaw, Poland&amp;#xD;IRCCS Ist Ortoped Galeazzi, Milan, Italy&amp;#xD;Univ Milan, Dipartimento Sci Biomed Salute, Milan, Italy&amp;#xD;Wroclaw Med Univ, Dept Radiol, Wroclaw, Poland&lt;/auth-address&gt;&lt;titles&gt;&lt;title&gt;Potential of Using Shear Wave Elastography in the Clinical Evaluation and Monitoring of Changes in Masseter Muscle Stiffness&lt;/title&gt;&lt;secondary-title&gt;PAIN RESEARCH &amp;amp; MANAGEMENT&lt;/secondary-title&gt;&lt;/titles&gt;&lt;periodical&gt;&lt;full-title&gt;PAIN RESEARCH &amp;amp; MANAGEMENT&lt;/full-title&gt;&lt;/periodical&gt;&lt;volume&gt;2020&lt;/volume&gt;&lt;keywords&gt;&lt;keyword&gt;1 BASIC PRINCIPLES&lt;/keyword&gt;&lt;keyword&gt;TEMPOROMANDIBULAR DISORDER&lt;/keyword&gt;&lt;keyword&gt;DIAGNOSTIC-CRITERIA&lt;/keyword&gt;&lt;keyword&gt;MASSAGE TREATMENT&lt;/keyword&gt;&lt;keyword&gt;THERAPY&lt;/keyword&gt;&lt;keyword&gt;PAIN&lt;/keyword&gt;&lt;keyword&gt;RECOMMENDATIONS&lt;/keyword&gt;&lt;keyword&gt;GUIDELINES&lt;/keyword&gt;&lt;keyword&gt;EFFICACY&lt;/keyword&gt;&lt;/keywords&gt;&lt;dates&gt;&lt;year&gt;2020&lt;/year&gt;&lt;pub-dates&gt;&lt;date&gt;NOV 12&lt;/date&gt;&lt;/pub-dates&gt;&lt;/dates&gt;&lt;isbn&gt;1203-6765&amp;#xD;1918-1523 J9 - PAIN RES MANAG&lt;/isbn&gt;&lt;accession-num&gt;WOS:000595631600003&lt;/accession-num&gt;&lt;urls&gt;&lt;/urls&gt;&lt;custom3&gt;Wroclaw Medical University&amp;#xD;IRCCS Istituto Ortopedico Galeazzi&amp;#xD;University of Milan&lt;/custom3&gt;&lt;custom7&gt;4184268&lt;/custom7&gt;&lt;electronic-resource-num&gt;10.1155/2020/4184268&lt;/electronic-resource-num&gt;&lt;language&gt;English&lt;/language&gt;&lt;/record&gt;&lt;/Cite&gt;&lt;/EndNote&gt;</w:instrTex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7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6BF4278" w14:textId="2700A1EC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otenti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Using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linic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Evaluatio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onitor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hange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iffnes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5265EF5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79813BE2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1E69373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0" w:type="auto"/>
            <w:vAlign w:val="center"/>
            <w:hideMark/>
          </w:tcPr>
          <w:p w14:paraId="25B37726" w14:textId="3419D8E9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lchow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2)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PbGNob3d5PC9BdXRob3I+PFllYXI+MjAyMjwvWWVhcj48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PbGNob3d5PC9BdXRob3I+PFllYXI+MjAyMjwvWWVhcj48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8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70EEB482" w14:textId="1130639E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iff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tient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dur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nservat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rap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ticator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disorder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108FD8E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0C60F6DA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DE333C0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0" w:type="auto"/>
            <w:vAlign w:val="center"/>
            <w:hideMark/>
          </w:tcPr>
          <w:p w14:paraId="40454742" w14:textId="72A83EDA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aglam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4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dsYW08L0F1dGhvcj48WWVhcj4yMDI0PC9ZZWFyPjxS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dsYW08L0F1dGhvcj48WWVhcj4yMDI0PC9ZZWFyPjxS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9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3CCB8837" w14:textId="651F98A6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5657DA">
              <w:rPr>
                <w:rFonts w:ascii="Arial" w:hAnsi="Arial" w:cs="Arial"/>
                <w:sz w:val="16"/>
                <w:szCs w:val="16"/>
              </w:rPr>
              <w:t xml:space="preserve">Evaluation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ffect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occlus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splint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njecti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tient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yofasci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i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randomise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ntrolle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rial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67358CA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1D23E80F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EEAAE0E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vAlign w:val="center"/>
            <w:hideMark/>
          </w:tcPr>
          <w:p w14:paraId="0C245D61" w14:textId="122B3675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Yalci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&amp;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Ozturk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(2022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xjaW48L0F1dGhvcj48WWVhcj4yMDI1PC9ZZWFyPjxS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xjaW48L0F1dGhvcj48WWVhcj4yMDI1PC9ZZWFyPjxS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0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A1F0350" w14:textId="15592E3A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ltrasonographic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valuati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ffec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splint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rap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bloo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low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tient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bruxism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42CF134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69C980E0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58A49B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vAlign w:val="center"/>
            <w:hideMark/>
          </w:tcPr>
          <w:p w14:paraId="2539AE4B" w14:textId="44597188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Mierzwa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2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Mierzwa&lt;/Author&gt;&lt;Year&gt;2022&lt;/Year&gt;&lt;RecNum&gt;7447&lt;/RecNum&gt;&lt;DisplayText&gt;&lt;style face="superscript"&gt;11&lt;/style&gt;&lt;/DisplayText&gt;&lt;record&gt;&lt;rec-number&gt;7447&lt;/rec-number&gt;&lt;foreign-keys&gt;&lt;key app="EN" db-id="9xxvfwwaw9revlevdt0xp298p0aer550vftf" timestamp="1766574823"&gt;7447&lt;/key&gt;&lt;/foreign-keys&gt;&lt;ref-type name="Journal Article"&gt;17&lt;/ref-type&gt;&lt;contributors&gt;&lt;authors&gt;&lt;author&gt;Mierzwa, Dorota&lt;/author&gt;&lt;author&gt;Olchowy, Cyprian&lt;/author&gt;&lt;author&gt;Olchowy, Anna&lt;/author&gt;&lt;author&gt;Nawrot-Hadzik, Izabela&lt;/author&gt;&lt;author&gt;Dąbrowski, Paweł&lt;/author&gt;&lt;author&gt;Chobotow, Sławomir&lt;/author&gt;&lt;author&gt;Grzech-Leśniak, Kinga&lt;/author&gt;&lt;author&gt;Kubasiewicz-Ross, Paweł&lt;/author&gt;&lt;author&gt;Dominiak, Marzena&lt;/author&gt;&lt;/authors&gt;&lt;/contributors&gt;&lt;titles&gt;&lt;title&gt;Botox Therapy for Hypertrophy of the Masseter Muscle Causes a Compensatory Increase of Stiffness of Other Muscles of Masticatory Apparatus&lt;/title&gt;&lt;secondary-title&gt;Life&lt;/secondary-title&gt;&lt;/titles&gt;&lt;periodical&gt;&lt;full-title&gt;Life&lt;/full-title&gt;&lt;/periodical&gt;&lt;pages&gt;840&lt;/pages&gt;&lt;volume&gt;12&lt;/volume&gt;&lt;number&gt;6&lt;/number&gt;&lt;dates&gt;&lt;year&gt;2022&lt;/year&gt;&lt;/dates&gt;&lt;isbn&gt;2075-1729&lt;/isbn&gt;&lt;accession-num&gt;doi:10.3390/life12060840&lt;/accession-num&gt;&lt;urls&gt;&lt;related-urls&gt;&lt;url&gt;https://www.mdpi.com/2075-1729/12/6/840&lt;/url&gt;&lt;/related-urls&gt;&lt;/urls&gt;&lt;/record&gt;&lt;/Cite&gt;&lt;/EndNote&gt;</w:instrTex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1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30E0466B" w14:textId="090F5452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Botox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rap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ypertro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ause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mpensator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ncreas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iff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Oth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ticator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pparatu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26FA422D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6939FFD5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2620AFB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  <w:vAlign w:val="center"/>
            <w:hideMark/>
          </w:tcPr>
          <w:p w14:paraId="364C37D2" w14:textId="1FE38504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cikgoz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5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Y8Sxa2dvejwvQXV0aG9yPjxZZWFyPjIwMjU8L1llYXI+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BY8Sxa2dvejwvQXV0aG9yPjxZZWFyPjIwMjU8L1llYXI+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2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250637DA" w14:textId="780857C2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mmediat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ort-term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ffec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nu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rap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a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ltrason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7A996163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(No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6FFEB151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1188BBB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0" w:type="auto"/>
            <w:vAlign w:val="center"/>
            <w:hideMark/>
          </w:tcPr>
          <w:p w14:paraId="55B580B7" w14:textId="721E7E25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Costa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8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b3N0YTwvQXV0aG9yPjxZZWFyPjIwMTg8L1llYXI+PFJl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b3N0YTwvQXV0aG9yPjxZZWFyPjIwMTg8L1llYXI+PFJl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3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2F17C905" w14:textId="4207177C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ard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ticator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yofasci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pai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linic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relevance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3E8784CE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664B115D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8E5728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4</w:t>
            </w:r>
          </w:p>
        </w:tc>
        <w:tc>
          <w:tcPr>
            <w:tcW w:w="0" w:type="auto"/>
            <w:vAlign w:val="center"/>
            <w:hideMark/>
          </w:tcPr>
          <w:p w14:paraId="35667EEE" w14:textId="52008506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Miller et al. (2024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aWxsZXI8L0F1dGhvcj48WWVhcj4yMDI0PC9ZZWFyPjxS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aWxsZXI8L0F1dGhvcj48WWVhcj4yMDI0PC9ZZWFyPjxS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4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38202F8D" w14:textId="2DF069B1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5657DA">
              <w:rPr>
                <w:rFonts w:ascii="Arial" w:hAnsi="Arial" w:cs="Arial"/>
                <w:sz w:val="16"/>
                <w:szCs w:val="16"/>
              </w:rPr>
              <w:t xml:space="preserve">Using ultrasound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o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non-invas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non-pharmacologic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ntervention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o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uloskelet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iff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ystematic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meta-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alysi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45CD0BD0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ystematic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3A27E32D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8E5FEB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0" w:type="auto"/>
            <w:vAlign w:val="center"/>
            <w:hideMark/>
          </w:tcPr>
          <w:p w14:paraId="5A699BD4" w14:textId="37C2A0EB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Klatkiewicz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8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Klatkiewicz&lt;/Author&gt;&lt;Year&gt;2018&lt;/Year&gt;&lt;RecNum&gt;7449&lt;/RecNum&gt;&lt;DisplayText&gt;&lt;style face="superscript"&gt;15&lt;/style&gt;&lt;/DisplayText&gt;&lt;record&gt;&lt;rec-number&gt;7449&lt;/rec-number&gt;&lt;foreign-keys&gt;&lt;key app="EN" db-id="9xxvfwwaw9revlevdt0xp298p0aer550vftf" timestamp="1766575014"&gt;7449&lt;/key&gt;&lt;/foreign-keys&gt;&lt;ref-type name="Journal Article"&gt;17&lt;/ref-type&gt;&lt;contributors&gt;&lt;authors&gt;&lt;author&gt;Klatkiewicz, T.&lt;/author&gt;&lt;author&gt;Gawriołek, K.&lt;/author&gt;&lt;author&gt;Pobudek Radzikowska, M.&lt;/author&gt;&lt;author&gt;Czajka-Jakubowska, A.&lt;/author&gt;&lt;/authors&gt;&lt;/contributors&gt;&lt;auth-address&gt;Department of Oral Rehabilitation, Division of Prosthodontics, University of Medical Sciences, Poznań, Poland.&amp;#xD;Department of Oral Rehabilitation, University of Medical Sciences, Poznań, Poland.&lt;/auth-address&gt;&lt;titles&gt;&lt;title&gt;Ultrasonography in the Diagnosis of Temporomandibular Disorders: A Meta-Analysis&lt;/title&gt;&lt;secondary-title&gt;Med Sci Monit&lt;/secondary-title&gt;&lt;/titles&gt;&lt;periodical&gt;&lt;full-title&gt;Medical Science Monitor&lt;/full-title&gt;&lt;abbr-1&gt;Med. Sci. Monit.&lt;/abbr-1&gt;&lt;abbr-2&gt;Med Sci Monit&lt;/abbr-2&gt;&lt;/periodical&gt;&lt;pages&gt;812-817&lt;/pages&gt;&lt;volume&gt;24&lt;/volume&gt;&lt;edition&gt;20180208&lt;/edition&gt;&lt;keywords&gt;&lt;keyword&gt;Databases as Topic&lt;/keyword&gt;&lt;keyword&gt;Humans&lt;/keyword&gt;&lt;keyword&gt;Temporomandibular Joint/diagnostic imaging/pathology&lt;/keyword&gt;&lt;keyword&gt;Temporomandibular Joint Disorders/*diagnosis/*diagnostic imaging&lt;/keyword&gt;&lt;keyword&gt;*Ultrasonography&lt;/keyword&gt;&lt;/keywords&gt;&lt;dates&gt;&lt;year&gt;2018&lt;/year&gt;&lt;pub-dates&gt;&lt;date&gt;Feb 8&lt;/date&gt;&lt;/pub-dates&gt;&lt;/dates&gt;&lt;isbn&gt;1234-1010 (Print)&amp;#xD;1234-1010&lt;/isbn&gt;&lt;accession-num&gt;29420457&lt;/accession-num&gt;&lt;urls&gt;&lt;/urls&gt;&lt;custom2&gt;PMC5813878&lt;/custom2&gt;&lt;electronic-resource-num&gt;10.12659/msm.908810&lt;/electronic-resource-num&gt;&lt;remote-database-provider&gt;NLM&lt;/remote-database-provider&gt;&lt;language&gt;eng&lt;/language&gt;&lt;/record&gt;&lt;/Cite&gt;&lt;/EndNote&gt;</w:instrTex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5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208BFCB1" w14:textId="052C8829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ltrason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Diagnosi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Temporomandibular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Disorder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>: A Meta-Analysis</w:t>
            </w:r>
          </w:p>
        </w:tc>
        <w:tc>
          <w:tcPr>
            <w:tcW w:w="0" w:type="auto"/>
            <w:vAlign w:val="center"/>
            <w:hideMark/>
          </w:tcPr>
          <w:p w14:paraId="3569E2A0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: Meta-Analysis)</w:t>
            </w:r>
          </w:p>
        </w:tc>
      </w:tr>
      <w:tr w:rsidR="005657DA" w:rsidRPr="004F2E96" w14:paraId="42710425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743010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6</w:t>
            </w:r>
          </w:p>
        </w:tc>
        <w:tc>
          <w:tcPr>
            <w:tcW w:w="0" w:type="auto"/>
            <w:vAlign w:val="center"/>
            <w:hideMark/>
          </w:tcPr>
          <w:p w14:paraId="508B2E8D" w14:textId="577ED672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Bisht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4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YXRpbDwvQXV0aG9yPjxZZWFyPjIwMjQ8L1llYXI+PFJl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YXRpbDwvQXV0aG9yPjxZZWFyPjIwMjQ8L1llYXI+PFJl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6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0685BC3B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Ultrasound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temporomandibula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disorder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: A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narrativ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5392D13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Narrativ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6CAB4942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4B8DF2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0" w:type="auto"/>
            <w:vAlign w:val="center"/>
            <w:hideMark/>
          </w:tcPr>
          <w:p w14:paraId="4354A6BE" w14:textId="14B6E82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ive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3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Gl2ZXI8L0F1dGhvcj48WWVhcj4yMDIzPC9ZZWFyPjxS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Gl2ZXI8L0F1dGhvcj48WWVhcj4yMDIzPC9ZZWFyPjxS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=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7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218D91E1" w14:textId="4925E6E7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easur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Velocit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dul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Skeletal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Ultrasound 2-D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cop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4F2229D2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4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copi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01E5F237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2265F5E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vAlign w:val="center"/>
            <w:hideMark/>
          </w:tcPr>
          <w:p w14:paraId="15254C54" w14:textId="4AF201FA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Jo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15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b3k8L0F1dGhvcj48WWVhcj4yMDE1PC9ZZWFyPjxSZWNO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b3k8L0F1dGhvcj48WWVhcj4yMDE1PC9ZZWFyPjxSZWNO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8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52EDE851" w14:textId="14B91999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Quantitati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ssess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ie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oft-embalme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huma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adaver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us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hea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av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0BF645F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5 (</w:t>
            </w:r>
            <w:bookmarkStart w:id="0" w:name="_Hlk217480225"/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opulation</w:t>
            </w:r>
            <w:bookmarkEnd w:id="0"/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Cadave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2DA6C9B6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D89DC4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0" w:type="auto"/>
            <w:vAlign w:val="center"/>
            <w:hideMark/>
          </w:tcPr>
          <w:p w14:paraId="5CD487C1" w14:textId="373DA90A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anabria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et al. (2020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5hYnJpYTwvQXV0aG9yPjxZZWFyPjIwMjA8L1llYXI+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5hYnJpYTwvQXV0aG9yPjxZZWFyPjIwMjA8L1llYXI+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9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  <w:hideMark/>
          </w:tcPr>
          <w:p w14:paraId="6068E089" w14:textId="3A5B5E18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5657DA">
              <w:rPr>
                <w:rFonts w:ascii="Arial" w:hAnsi="Arial" w:cs="Arial"/>
                <w:sz w:val="16"/>
                <w:szCs w:val="16"/>
              </w:rPr>
              <w:t xml:space="preserve">Ultrasound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maging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of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Injection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withou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ntras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Agent Using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Nove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B-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od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Spatiotemporal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Filter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14:paraId="327AD76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5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opulati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: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nimal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5657DA" w:rsidRPr="004F2E96" w14:paraId="14078752" w14:textId="77777777" w:rsidTr="004F2E96">
        <w:trPr>
          <w:tblCellSpacing w:w="15" w:type="dxa"/>
        </w:trPr>
        <w:tc>
          <w:tcPr>
            <w:tcW w:w="0" w:type="auto"/>
            <w:vAlign w:val="center"/>
            <w:hideMark/>
          </w:tcPr>
          <w:p w14:paraId="72951A8A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  <w:vAlign w:val="center"/>
            <w:hideMark/>
          </w:tcPr>
          <w:p w14:paraId="5D280EA7" w14:textId="3081D42F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Uçar et al. (2022)</w:t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Vw6dhcjwvQXV0aG9yPjxZZWFyPjIwMjI8L1llYXI+PFJl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Vw6dhcjwvQXV0aG9yPjxZZWFyPjIwMjI8L1llYXI+PFJl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</w:fldData>
              </w:fldChar>
            </w:r>
            <w:r w:rsidR="0025776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257763">
              <w:rPr>
                <w:rFonts w:ascii="Arial" w:hAnsi="Arial" w:cs="Arial"/>
                <w:sz w:val="16"/>
                <w:szCs w:val="16"/>
              </w:rPr>
            </w:r>
            <w:r w:rsidR="0025776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257763" w:rsidRPr="0025776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0</w:t>
            </w:r>
            <w:r w:rsidR="005657DA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vAlign w:val="center"/>
            <w:hideMark/>
          </w:tcPr>
          <w:p w14:paraId="64C6F382" w14:textId="40EFB908" w:rsidR="004F2E96" w:rsidRPr="004F2E96" w:rsidRDefault="005657DA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asse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Muscl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hickness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nd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lasticity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in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Bruxism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After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Exercise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Treatment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: A </w:t>
            </w:r>
            <w:proofErr w:type="spellStart"/>
            <w:r w:rsidRPr="005657DA">
              <w:rPr>
                <w:rFonts w:ascii="Arial" w:hAnsi="Arial" w:cs="Arial"/>
                <w:sz w:val="16"/>
                <w:szCs w:val="16"/>
              </w:rPr>
              <w:t>Comparison</w:t>
            </w:r>
            <w:proofErr w:type="spellEnd"/>
            <w:r w:rsidRPr="005657DA">
              <w:rPr>
                <w:rFonts w:ascii="Arial" w:hAnsi="Arial" w:cs="Arial"/>
                <w:sz w:val="16"/>
                <w:szCs w:val="16"/>
              </w:rPr>
              <w:t xml:space="preserve"> Trial</w:t>
            </w:r>
          </w:p>
        </w:tc>
        <w:tc>
          <w:tcPr>
            <w:tcW w:w="0" w:type="auto"/>
            <w:vAlign w:val="center"/>
            <w:hideMark/>
          </w:tcPr>
          <w:p w14:paraId="3F78B012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>1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Qualitativ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ata)</w:t>
            </w:r>
          </w:p>
        </w:tc>
      </w:tr>
      <w:tr w:rsidR="004F2E96" w:rsidRPr="004F2E96" w14:paraId="79BA0DC7" w14:textId="77777777" w:rsidTr="009B0539">
        <w:trPr>
          <w:tblCellSpacing w:w="15" w:type="dxa"/>
        </w:trPr>
        <w:tc>
          <w:tcPr>
            <w:tcW w:w="0" w:type="auto"/>
            <w:gridSpan w:val="4"/>
            <w:vAlign w:val="center"/>
          </w:tcPr>
          <w:p w14:paraId="291ED0E7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xclusi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as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Code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:</w:t>
            </w:r>
          </w:p>
          <w:p w14:paraId="1E41031D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1 =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rai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Elastography</w:t>
            </w:r>
            <w:proofErr w:type="spellEnd"/>
          </w:p>
          <w:p w14:paraId="3F21372B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2 = No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Control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Group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/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Healthy-onl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ample</w:t>
            </w:r>
            <w:proofErr w:type="spellEnd"/>
          </w:p>
          <w:p w14:paraId="784E38F8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3 =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Insufficient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Quantitativ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ata</w:t>
            </w:r>
          </w:p>
          <w:p w14:paraId="6BEC85D1" w14:textId="77777777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4 =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Design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ystematic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, Meta-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nalysi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Narrative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copi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eview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  <w:p w14:paraId="0E65FD7B" w14:textId="6BD6895A" w:rsidR="004F2E96" w:rsidRPr="004F2E96" w:rsidRDefault="004F2E96" w:rsidP="004F2E96">
            <w:pPr>
              <w:spacing w:after="0"/>
              <w:rPr>
                <w:rFonts w:ascii="Arial" w:hAnsi="Arial" w:cs="Arial"/>
                <w:sz w:val="16"/>
                <w:szCs w:val="16"/>
              </w:rPr>
            </w:pPr>
            <w:r w:rsidRPr="004F2E96">
              <w:rPr>
                <w:rFonts w:ascii="Arial" w:hAnsi="Arial" w:cs="Arial"/>
                <w:sz w:val="16"/>
                <w:szCs w:val="16"/>
              </w:rPr>
              <w:t xml:space="preserve">5 =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Wrong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opulation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(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Radiotherap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patients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cadaver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animal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4F2E96">
              <w:rPr>
                <w:rFonts w:ascii="Arial" w:hAnsi="Arial" w:cs="Arial"/>
                <w:sz w:val="16"/>
                <w:szCs w:val="16"/>
              </w:rPr>
              <w:t>study</w:t>
            </w:r>
            <w:proofErr w:type="spellEnd"/>
            <w:r w:rsidRPr="004F2E96"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</w:tbl>
    <w:p w14:paraId="13083FBD" w14:textId="77777777" w:rsidR="005657DA" w:rsidRDefault="005657DA" w:rsidP="004F2E96"/>
    <w:p w14:paraId="1BD3731E" w14:textId="77777777" w:rsidR="005657DA" w:rsidRDefault="005657DA" w:rsidP="004F2E96"/>
    <w:p w14:paraId="62A059B9" w14:textId="77777777" w:rsidR="00257763" w:rsidRPr="00257763" w:rsidRDefault="005657DA" w:rsidP="00257763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7763" w:rsidRPr="00257763">
        <w:t>References</w:t>
      </w:r>
    </w:p>
    <w:p w14:paraId="380AC80E" w14:textId="77777777" w:rsidR="00257763" w:rsidRPr="00257763" w:rsidRDefault="00257763" w:rsidP="00257763">
      <w:pPr>
        <w:pStyle w:val="EndNoteBibliographyTitle"/>
      </w:pPr>
    </w:p>
    <w:p w14:paraId="18336850" w14:textId="77777777" w:rsidR="00257763" w:rsidRPr="00257763" w:rsidRDefault="00257763" w:rsidP="00257763">
      <w:pPr>
        <w:pStyle w:val="EndNoteBibliography"/>
        <w:spacing w:after="0"/>
      </w:pPr>
      <w:r w:rsidRPr="00257763">
        <w:t>1.</w:t>
      </w:r>
      <w:r w:rsidRPr="00257763">
        <w:tab/>
        <w:t xml:space="preserve">Ariji Y, Gotoh A, Hiraiwa Y, et al. Sonographic elastography for evaluation of masseter muscle hardness. Article. </w:t>
      </w:r>
      <w:r w:rsidRPr="00257763">
        <w:rPr>
          <w:i/>
        </w:rPr>
        <w:t>Oral Radiology</w:t>
      </w:r>
      <w:r w:rsidRPr="00257763">
        <w:t>. 2013;29(1):64-69. doi:10.1007/s11282-012-0111-3</w:t>
      </w:r>
    </w:p>
    <w:p w14:paraId="318FACD9" w14:textId="77777777" w:rsidR="00257763" w:rsidRPr="00257763" w:rsidRDefault="00257763" w:rsidP="00257763">
      <w:pPr>
        <w:pStyle w:val="EndNoteBibliography"/>
        <w:spacing w:after="0"/>
      </w:pPr>
      <w:r w:rsidRPr="00257763">
        <w:lastRenderedPageBreak/>
        <w:t>2.</w:t>
      </w:r>
      <w:r w:rsidRPr="00257763">
        <w:tab/>
        <w:t xml:space="preserve">Ariji Y, Nakayama M, Nishiyama W, Nozawa M, Ariji E. Shear-wave sonoelastography for assessing masseter muscle hardness in comparison with strain sonoelastography: study with phantoms and healthy volunteers. </w:t>
      </w:r>
      <w:r w:rsidRPr="00257763">
        <w:rPr>
          <w:i/>
        </w:rPr>
        <w:t>Dentomaxillofac Radiol</w:t>
      </w:r>
      <w:r w:rsidRPr="00257763">
        <w:t>. 2016;45(2):20150251. doi:10.1259/dmfr.20150251</w:t>
      </w:r>
    </w:p>
    <w:p w14:paraId="6306E512" w14:textId="77777777" w:rsidR="00257763" w:rsidRPr="00257763" w:rsidRDefault="00257763" w:rsidP="00257763">
      <w:pPr>
        <w:pStyle w:val="EndNoteBibliography"/>
        <w:spacing w:after="0"/>
      </w:pPr>
      <w:r w:rsidRPr="00257763">
        <w:t>3.</w:t>
      </w:r>
      <w:r w:rsidRPr="00257763">
        <w:tab/>
        <w:t xml:space="preserve">Arda K, Ciledag N, Aktas E, Aribas BK, Kose K. Quantitative assessment of normal soft-tissue elasticity using shear-wave ultrasound elastography. </w:t>
      </w:r>
      <w:r w:rsidRPr="00257763">
        <w:rPr>
          <w:i/>
        </w:rPr>
        <w:t>AJR Am J Roentgenol</w:t>
      </w:r>
      <w:r w:rsidRPr="00257763">
        <w:t>. Sep 2011;197(3):532-6. doi:10.2214/AJR.10.5449</w:t>
      </w:r>
    </w:p>
    <w:p w14:paraId="55B75535" w14:textId="77777777" w:rsidR="00257763" w:rsidRPr="00257763" w:rsidRDefault="00257763" w:rsidP="00257763">
      <w:pPr>
        <w:pStyle w:val="EndNoteBibliography"/>
        <w:spacing w:after="0"/>
      </w:pPr>
      <w:r w:rsidRPr="00257763">
        <w:t>4.</w:t>
      </w:r>
      <w:r w:rsidRPr="00257763">
        <w:tab/>
        <w:t xml:space="preserve">Herman J, Sedlackova Z, Vachutka J, Furst T, Salzman R, Vomacka J. Shear wave elastography parameters of normal soft tissues of the neck. </w:t>
      </w:r>
      <w:r w:rsidRPr="00257763">
        <w:rPr>
          <w:i/>
        </w:rPr>
        <w:t>Biomed Pap Med Fac Univ Palacky Olomouc Czech Repub</w:t>
      </w:r>
      <w:r w:rsidRPr="00257763">
        <w:t>. Sep 2017;161(3):320-325. doi:10.5507/bp.2017.024</w:t>
      </w:r>
    </w:p>
    <w:p w14:paraId="057DA9AF" w14:textId="77777777" w:rsidR="00257763" w:rsidRPr="00257763" w:rsidRDefault="00257763" w:rsidP="00257763">
      <w:pPr>
        <w:pStyle w:val="EndNoteBibliography"/>
        <w:spacing w:after="0"/>
      </w:pPr>
      <w:r w:rsidRPr="00257763">
        <w:t>5.</w:t>
      </w:r>
      <w:r w:rsidRPr="00257763">
        <w:tab/>
        <w:t xml:space="preserve">Minami Y, Ogura I. Quantitative analysis of masseter muscle hardness with shear-wave elastography: Preliminary study on comparison between during rest and contraction in young adults. </w:t>
      </w:r>
      <w:r w:rsidRPr="00257763">
        <w:rPr>
          <w:i/>
        </w:rPr>
        <w:t>Journal of Oral and Maxillofacial Radiology</w:t>
      </w:r>
      <w:r w:rsidRPr="00257763">
        <w:t>. 2022;10(1)</w:t>
      </w:r>
    </w:p>
    <w:p w14:paraId="029EC1C3" w14:textId="77777777" w:rsidR="00257763" w:rsidRPr="00257763" w:rsidRDefault="00257763" w:rsidP="00257763">
      <w:pPr>
        <w:pStyle w:val="EndNoteBibliography"/>
        <w:spacing w:after="0"/>
      </w:pPr>
      <w:r w:rsidRPr="00257763">
        <w:t>6.</w:t>
      </w:r>
      <w:r w:rsidRPr="00257763">
        <w:tab/>
        <w:t xml:space="preserve">Badea I, Tamas-Szora A, Chiorean I, Fildan F, Ciulea E, Badea M. Quantitative assessment of the masseter muscle's elasticity using Acoustic Radiation Force Impulse. </w:t>
      </w:r>
      <w:r w:rsidRPr="00257763">
        <w:rPr>
          <w:i/>
        </w:rPr>
        <w:t>Med Ultrason</w:t>
      </w:r>
      <w:r w:rsidRPr="00257763">
        <w:t>. Jun 2014;16(2):89-94. doi:10.11152/mu.201.3.2066.162.ib1asz2</w:t>
      </w:r>
    </w:p>
    <w:p w14:paraId="7E3ACAC8" w14:textId="77777777" w:rsidR="00257763" w:rsidRPr="00257763" w:rsidRDefault="00257763" w:rsidP="00257763">
      <w:pPr>
        <w:pStyle w:val="EndNoteBibliography"/>
        <w:spacing w:after="0"/>
      </w:pPr>
      <w:r w:rsidRPr="00257763">
        <w:t>7.</w:t>
      </w:r>
      <w:r w:rsidRPr="00257763">
        <w:tab/>
        <w:t xml:space="preserve">Olchowy C, Wieckiewicz M, Sconfienza LM, et al. Potential of Using Shear Wave Elastography in the Clinical Evaluation and Monitoring of Changes in Masseter Muscle Stiffness. </w:t>
      </w:r>
      <w:r w:rsidRPr="00257763">
        <w:rPr>
          <w:i/>
        </w:rPr>
        <w:t>PAIN RESEARCH &amp; MANAGEMENT</w:t>
      </w:r>
      <w:r w:rsidRPr="00257763">
        <w:t>. NOV 12 2020;20204184268. doi:10.1155/2020/4184268</w:t>
      </w:r>
    </w:p>
    <w:p w14:paraId="0FD1FC3D" w14:textId="77777777" w:rsidR="00257763" w:rsidRPr="00257763" w:rsidRDefault="00257763" w:rsidP="00257763">
      <w:pPr>
        <w:pStyle w:val="EndNoteBibliography"/>
        <w:spacing w:after="0"/>
      </w:pPr>
      <w:r w:rsidRPr="00257763">
        <w:t>8.</w:t>
      </w:r>
      <w:r w:rsidRPr="00257763">
        <w:tab/>
        <w:t>Olchowy A, Seweryn P, Olchowy C, Wi</w:t>
      </w:r>
      <w:r w:rsidRPr="00257763">
        <w:rPr>
          <w:rFonts w:ascii="Calibri" w:hAnsi="Calibri" w:cs="Calibri"/>
        </w:rPr>
        <w:t>ȩ</w:t>
      </w:r>
      <w:r w:rsidRPr="00257763">
        <w:t xml:space="preserve">ckiewicz M. Assessment of the masseter stiffness in patients during conservative therapy for masticatory muscle disorders with shear wave elastography. Article. </w:t>
      </w:r>
      <w:r w:rsidRPr="00257763">
        <w:rPr>
          <w:i/>
        </w:rPr>
        <w:t>BMC Musculoskelet Disord</w:t>
      </w:r>
      <w:r w:rsidRPr="00257763">
        <w:t>. 2022;23(1)439. doi:10.1186/s12891-022-05392-9</w:t>
      </w:r>
    </w:p>
    <w:p w14:paraId="6B3A7994" w14:textId="77777777" w:rsidR="00257763" w:rsidRPr="00257763" w:rsidRDefault="00257763" w:rsidP="00257763">
      <w:pPr>
        <w:pStyle w:val="EndNoteBibliography"/>
        <w:spacing w:after="0"/>
      </w:pPr>
      <w:r w:rsidRPr="00257763">
        <w:t>9.</w:t>
      </w:r>
      <w:r w:rsidRPr="00257763">
        <w:tab/>
        <w:t xml:space="preserve">Saglam R, Delilbasi C, Sayin Ozel G, Subasi ID. Evaluation of the effects of occlusal splint and masseter muscle injection in patients with myofascial pain: a randomised controlled trial. </w:t>
      </w:r>
      <w:r w:rsidRPr="00257763">
        <w:rPr>
          <w:i/>
        </w:rPr>
        <w:t>J Oral Facial Pain Headache</w:t>
      </w:r>
      <w:r w:rsidRPr="00257763">
        <w:t>. Sep 2024;38(3):64-76. doi:10.22514/jofph.2024.028</w:t>
      </w:r>
    </w:p>
    <w:p w14:paraId="321EF1DE" w14:textId="77777777" w:rsidR="00257763" w:rsidRPr="00257763" w:rsidRDefault="00257763" w:rsidP="00257763">
      <w:pPr>
        <w:pStyle w:val="EndNoteBibliography"/>
        <w:spacing w:after="0"/>
      </w:pPr>
      <w:r w:rsidRPr="00257763">
        <w:t>10.</w:t>
      </w:r>
      <w:r w:rsidRPr="00257763">
        <w:tab/>
        <w:t xml:space="preserve">Yalcin ED, Öztürk EM. Ultrasonographic evaluation of the effect of splint therapy on masseter muscle and blood flow in patients with bruxism. Article. </w:t>
      </w:r>
      <w:r w:rsidRPr="00257763">
        <w:rPr>
          <w:i/>
        </w:rPr>
        <w:t>Cranio - Journal of Craniomandibular Practice</w:t>
      </w:r>
      <w:r w:rsidRPr="00257763">
        <w:t>. 2025;43(1):135-143. doi:10.1080/08869634.2022.2088575</w:t>
      </w:r>
    </w:p>
    <w:p w14:paraId="6B2378BB" w14:textId="77777777" w:rsidR="00257763" w:rsidRPr="00257763" w:rsidRDefault="00257763" w:rsidP="00257763">
      <w:pPr>
        <w:pStyle w:val="EndNoteBibliography"/>
        <w:spacing w:after="0"/>
      </w:pPr>
      <w:r w:rsidRPr="00257763">
        <w:t>11.</w:t>
      </w:r>
      <w:r w:rsidRPr="00257763">
        <w:tab/>
        <w:t xml:space="preserve">Mierzwa D, Olchowy C, Olchowy A, et al. Botox Therapy for Hypertrophy of the Masseter Muscle Causes a Compensatory Increase of Stiffness of Other Muscles of Masticatory Apparatus. </w:t>
      </w:r>
      <w:r w:rsidRPr="00257763">
        <w:rPr>
          <w:i/>
        </w:rPr>
        <w:t>Life</w:t>
      </w:r>
      <w:r w:rsidRPr="00257763">
        <w:t xml:space="preserve">. 2022;12(6):840. </w:t>
      </w:r>
    </w:p>
    <w:p w14:paraId="488CECA0" w14:textId="77777777" w:rsidR="00257763" w:rsidRPr="00257763" w:rsidRDefault="00257763" w:rsidP="00257763">
      <w:pPr>
        <w:pStyle w:val="EndNoteBibliography"/>
        <w:spacing w:after="0"/>
      </w:pPr>
      <w:r w:rsidRPr="00257763">
        <w:t>12.</w:t>
      </w:r>
      <w:r w:rsidRPr="00257763">
        <w:tab/>
        <w:t xml:space="preserve">Acıkgoz G, Uzun E, Yıldız G, Akgul HM, Aslan Telci E. Immediate and short-term effect of manual therapy on masseter muscle: an ultrasonography study. </w:t>
      </w:r>
      <w:r w:rsidRPr="00257763">
        <w:rPr>
          <w:i/>
        </w:rPr>
        <w:t>Oral Radiol</w:t>
      </w:r>
      <w:r w:rsidRPr="00257763">
        <w:t>. Oct 2025;41(4):517-524. doi:10.1007/s11282-025-00827-0</w:t>
      </w:r>
    </w:p>
    <w:p w14:paraId="41E65987" w14:textId="77777777" w:rsidR="00257763" w:rsidRPr="00257763" w:rsidRDefault="00257763" w:rsidP="00257763">
      <w:pPr>
        <w:pStyle w:val="EndNoteBibliography"/>
        <w:spacing w:after="0"/>
      </w:pPr>
      <w:r w:rsidRPr="00257763">
        <w:t>13.</w:t>
      </w:r>
      <w:r w:rsidRPr="00257763">
        <w:tab/>
        <w:t xml:space="preserve">Costa YM, Ariji Y, Ferreira D, et al. Muscle hardness and masticatory myofascial pain: Assessment and clinical relevance. </w:t>
      </w:r>
      <w:r w:rsidRPr="00257763">
        <w:rPr>
          <w:i/>
        </w:rPr>
        <w:t>J Oral Rehabil</w:t>
      </w:r>
      <w:r w:rsidRPr="00257763">
        <w:t>. AUG 2018;45(8):640-646. doi:10.1111/joor.12644</w:t>
      </w:r>
    </w:p>
    <w:p w14:paraId="007E77DF" w14:textId="77777777" w:rsidR="00257763" w:rsidRPr="00257763" w:rsidRDefault="00257763" w:rsidP="00257763">
      <w:pPr>
        <w:pStyle w:val="EndNoteBibliography"/>
        <w:spacing w:after="0"/>
      </w:pPr>
      <w:r w:rsidRPr="00257763">
        <w:t>14.</w:t>
      </w:r>
      <w:r w:rsidRPr="00257763">
        <w:tab/>
        <w:t xml:space="preserve">Miller T, Bello UM, Tsang CSL, Winser SJ, Ying MTC, Pang MYC. Using ultrasound elastography to assess non-invasive, non-pharmacological interventions for musculoskeletal stiffness: a systematic review and meta-analysis. </w:t>
      </w:r>
      <w:r w:rsidRPr="00257763">
        <w:rPr>
          <w:i/>
        </w:rPr>
        <w:t>Disabil Rehabil</w:t>
      </w:r>
      <w:r w:rsidRPr="00257763">
        <w:t>. Aug 2024;46(16):3549-3563. doi:10.1080/09638288.2023.2252744</w:t>
      </w:r>
    </w:p>
    <w:p w14:paraId="44BDB033" w14:textId="77777777" w:rsidR="00257763" w:rsidRPr="00257763" w:rsidRDefault="00257763" w:rsidP="00257763">
      <w:pPr>
        <w:pStyle w:val="EndNoteBibliography"/>
        <w:spacing w:after="0"/>
      </w:pPr>
      <w:r w:rsidRPr="00257763">
        <w:t>15.</w:t>
      </w:r>
      <w:r w:rsidRPr="00257763">
        <w:tab/>
        <w:t xml:space="preserve">Klatkiewicz T, Gawriołek K, Pobudek Radzikowska M, Czajka-Jakubowska A. Ultrasonography in the Diagnosis of Temporomandibular Disorders: A Meta-Analysis. </w:t>
      </w:r>
      <w:r w:rsidRPr="00257763">
        <w:rPr>
          <w:i/>
        </w:rPr>
        <w:t>Med Sci Monit</w:t>
      </w:r>
      <w:r w:rsidRPr="00257763">
        <w:t>. Feb 8 2018;24:812-817. doi:10.12659/msm.908810</w:t>
      </w:r>
    </w:p>
    <w:p w14:paraId="51FA287B" w14:textId="77777777" w:rsidR="00257763" w:rsidRPr="00257763" w:rsidRDefault="00257763" w:rsidP="00257763">
      <w:pPr>
        <w:pStyle w:val="EndNoteBibliography"/>
        <w:spacing w:after="0"/>
      </w:pPr>
      <w:r w:rsidRPr="00257763">
        <w:t>16.</w:t>
      </w:r>
      <w:r w:rsidRPr="00257763">
        <w:tab/>
        <w:t xml:space="preserve">Patil DJ, Rathore RK, Patel A. Ultrasound Elastography in Temporomandibular Disorders: A Narrative Review. </w:t>
      </w:r>
      <w:r w:rsidRPr="00257763">
        <w:rPr>
          <w:i/>
        </w:rPr>
        <w:t>Cureus</w:t>
      </w:r>
      <w:r w:rsidRPr="00257763">
        <w:t>. Sep 2024;16(9):e70004. doi:10.7759/cureus.70004</w:t>
      </w:r>
    </w:p>
    <w:p w14:paraId="1C2E0B54" w14:textId="77777777" w:rsidR="00257763" w:rsidRPr="00257763" w:rsidRDefault="00257763" w:rsidP="00257763">
      <w:pPr>
        <w:pStyle w:val="EndNoteBibliography"/>
        <w:spacing w:after="0"/>
      </w:pPr>
      <w:r w:rsidRPr="00257763">
        <w:t>17.</w:t>
      </w:r>
      <w:r w:rsidRPr="00257763">
        <w:tab/>
        <w:t xml:space="preserve">Stiver ML, Mirjalili SA, Agur AMR. Measuring Shear Wave Velocity in Adult Skeletal Muscle with Ultrasound 2-D Shear Wave Elastography: A Scoping Review. </w:t>
      </w:r>
      <w:r w:rsidRPr="00257763">
        <w:rPr>
          <w:i/>
        </w:rPr>
        <w:t>Ultrasound Med Biol</w:t>
      </w:r>
      <w:r w:rsidRPr="00257763">
        <w:t>. Jun 2023;49(6):1353-1362. doi:10.1016/j.ultrasmedbio.2023.02.005</w:t>
      </w:r>
    </w:p>
    <w:p w14:paraId="7D3CED93" w14:textId="77777777" w:rsidR="00257763" w:rsidRPr="00257763" w:rsidRDefault="00257763" w:rsidP="00257763">
      <w:pPr>
        <w:pStyle w:val="EndNoteBibliography"/>
        <w:spacing w:after="0"/>
      </w:pPr>
      <w:r w:rsidRPr="00257763">
        <w:lastRenderedPageBreak/>
        <w:t>18.</w:t>
      </w:r>
      <w:r w:rsidRPr="00257763">
        <w:tab/>
        <w:t xml:space="preserve">Joy J, McLeod G, Lee N, et al. Quantitative assessment of Thiel soft-embalmed human cadavers using shear wave elastography. </w:t>
      </w:r>
      <w:r w:rsidRPr="00257763">
        <w:rPr>
          <w:i/>
        </w:rPr>
        <w:t>Ann Anat</w:t>
      </w:r>
      <w:r w:rsidRPr="00257763">
        <w:t>. Nov 2015;202:52-6. doi:10.1016/j.aanat.2015.06.007</w:t>
      </w:r>
    </w:p>
    <w:p w14:paraId="6BD3BA7A" w14:textId="77777777" w:rsidR="00257763" w:rsidRPr="00257763" w:rsidRDefault="00257763" w:rsidP="00257763">
      <w:pPr>
        <w:pStyle w:val="EndNoteBibliography"/>
        <w:spacing w:after="0"/>
      </w:pPr>
      <w:r w:rsidRPr="00257763">
        <w:t>19.</w:t>
      </w:r>
      <w:r w:rsidRPr="00257763">
        <w:tab/>
        <w:t xml:space="preserve">Sanabria SJ, Ruby L, Kuonen J, et al. Ultrasound Imaging of Injections in Masseter Muscle without Contrast Agent Using Strain Elastography and a Novel B-Mode Spatiotemporal Filter. </w:t>
      </w:r>
      <w:r w:rsidRPr="00257763">
        <w:rPr>
          <w:i/>
        </w:rPr>
        <w:t>Ultrasound Med Biol</w:t>
      </w:r>
      <w:r w:rsidRPr="00257763">
        <w:t>. Oct 2020;46(10):2717-2735. doi:10.1016/j.ultrasmedbio.2020.06.022</w:t>
      </w:r>
    </w:p>
    <w:p w14:paraId="24D2A5CD" w14:textId="77777777" w:rsidR="00257763" w:rsidRPr="00257763" w:rsidRDefault="00257763" w:rsidP="00257763">
      <w:pPr>
        <w:pStyle w:val="EndNoteBibliography"/>
      </w:pPr>
      <w:r w:rsidRPr="00257763">
        <w:t>20.</w:t>
      </w:r>
      <w:r w:rsidRPr="00257763">
        <w:tab/>
        <w:t xml:space="preserve">Uçar İ, Kararti C, Dadali Y, Özüdoğru A, Okçu M. Masseter Muscle Thickness And Elasticity in Bruxism After Exercise Treatment: A Comparison Trial. </w:t>
      </w:r>
      <w:r w:rsidRPr="00257763">
        <w:rPr>
          <w:i/>
        </w:rPr>
        <w:t>J Manipulative Physiol Ther</w:t>
      </w:r>
      <w:r w:rsidRPr="00257763">
        <w:t>. May 2022;45(4):282-289. doi:10.1016/j.jmpt.2022.07.004</w:t>
      </w:r>
    </w:p>
    <w:p w14:paraId="04E897D3" w14:textId="5A2A5383" w:rsidR="00162B89" w:rsidRDefault="005657DA" w:rsidP="004F2E96">
      <w:r>
        <w:fldChar w:fldCharType="end"/>
      </w:r>
    </w:p>
    <w:sectPr w:rsidR="00162B8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1.AMA 11th&lt;/Style&gt;&lt;LeftDelim&gt;{&lt;/LeftDelim&gt;&lt;RightDelim&gt;}&lt;/RightDelim&gt;&lt;FontName&gt;Aptos&lt;/FontName&gt;&lt;FontSize&gt;11&lt;/FontSize&gt;&lt;ReflistTitle&gt;&lt;style charset=&quot;16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xvfwwaw9revlevdt0xp298p0aer550vftf&quot;&gt;New&lt;record-ids&gt;&lt;item&gt;7208&lt;/item&gt;&lt;item&gt;7232&lt;/item&gt;&lt;item&gt;7239&lt;/item&gt;&lt;item&gt;7288&lt;/item&gt;&lt;item&gt;7312&lt;/item&gt;&lt;item&gt;7345&lt;/item&gt;&lt;item&gt;7361&lt;/item&gt;&lt;item&gt;7380&lt;/item&gt;&lt;item&gt;7435&lt;/item&gt;&lt;item&gt;7436&lt;/item&gt;&lt;item&gt;7437&lt;/item&gt;&lt;item&gt;7438&lt;/item&gt;&lt;item&gt;7447&lt;/item&gt;&lt;item&gt;7448&lt;/item&gt;&lt;item&gt;7449&lt;/item&gt;&lt;item&gt;7450&lt;/item&gt;&lt;item&gt;7451&lt;/item&gt;&lt;item&gt;7452&lt;/item&gt;&lt;item&gt;7453&lt;/item&gt;&lt;item&gt;7455&lt;/item&gt;&lt;/record-ids&gt;&lt;/item&gt;&lt;/Libraries&gt;"/>
  </w:docVars>
  <w:rsids>
    <w:rsidRoot w:val="0014494F"/>
    <w:rsid w:val="0014494F"/>
    <w:rsid w:val="00162B89"/>
    <w:rsid w:val="00241804"/>
    <w:rsid w:val="00257763"/>
    <w:rsid w:val="00274048"/>
    <w:rsid w:val="003836DD"/>
    <w:rsid w:val="004F2E96"/>
    <w:rsid w:val="005657DA"/>
    <w:rsid w:val="005F2A18"/>
    <w:rsid w:val="00645E67"/>
    <w:rsid w:val="00896E48"/>
    <w:rsid w:val="008B46F7"/>
    <w:rsid w:val="00F51E07"/>
    <w:rsid w:val="00F91E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1D8AFA9"/>
  <w14:defaultImageDpi w14:val="330"/>
  <w15:chartTrackingRefBased/>
  <w15:docId w15:val="{FAE8F320-C1D6-4795-BC12-4BA88EAD26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tr-T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Balk1">
    <w:name w:val="heading 1"/>
    <w:basedOn w:val="Normal"/>
    <w:next w:val="Normal"/>
    <w:link w:val="Balk1Char"/>
    <w:uiPriority w:val="9"/>
    <w:qFormat/>
    <w:rsid w:val="0014494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paragraph" w:styleId="Balk2">
    <w:name w:val="heading 2"/>
    <w:basedOn w:val="Normal"/>
    <w:next w:val="Normal"/>
    <w:link w:val="Balk2Char"/>
    <w:uiPriority w:val="9"/>
    <w:semiHidden/>
    <w:unhideWhenUsed/>
    <w:qFormat/>
    <w:rsid w:val="0014494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14494F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sz w:val="28"/>
      <w:szCs w:val="28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14494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14494F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14494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14494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14494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14494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VarsaylanParagrafYazTipi">
    <w:name w:val="Default Paragraph Font"/>
    <w:uiPriority w:val="1"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896E48"/>
    <w:rPr>
      <w:color w:val="000000" w:themeColor="text1"/>
      <w:u w:val="none"/>
    </w:rPr>
  </w:style>
  <w:style w:type="character" w:customStyle="1" w:styleId="Balk1Char">
    <w:name w:val="Başlık 1 Char"/>
    <w:basedOn w:val="VarsaylanParagrafYazTipi"/>
    <w:link w:val="Balk1"/>
    <w:uiPriority w:val="9"/>
    <w:rsid w:val="0014494F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Balk2Char">
    <w:name w:val="Başlık 2 Char"/>
    <w:basedOn w:val="VarsaylanParagrafYazTipi"/>
    <w:link w:val="Balk2"/>
    <w:uiPriority w:val="9"/>
    <w:semiHidden/>
    <w:rsid w:val="0014494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14494F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14494F"/>
    <w:rPr>
      <w:rFonts w:eastAsiaTheme="majorEastAsia" w:cstheme="majorBidi"/>
      <w:i/>
      <w:iCs/>
      <w:color w:val="2E74B5" w:themeColor="accent1" w:themeShade="BF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14494F"/>
    <w:rPr>
      <w:rFonts w:eastAsiaTheme="majorEastAsia" w:cstheme="majorBidi"/>
      <w:color w:val="2E74B5" w:themeColor="accent1" w:themeShade="BF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14494F"/>
    <w:rPr>
      <w:rFonts w:eastAsiaTheme="majorEastAsia" w:cstheme="majorBidi"/>
      <w:i/>
      <w:iCs/>
      <w:color w:val="595959" w:themeColor="text1" w:themeTint="A6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14494F"/>
    <w:rPr>
      <w:rFonts w:eastAsiaTheme="majorEastAsia" w:cstheme="majorBidi"/>
      <w:color w:val="595959" w:themeColor="text1" w:themeTint="A6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14494F"/>
    <w:rPr>
      <w:rFonts w:eastAsiaTheme="majorEastAsia" w:cstheme="majorBidi"/>
      <w:i/>
      <w:iCs/>
      <w:color w:val="272727" w:themeColor="text1" w:themeTint="D8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14494F"/>
    <w:rPr>
      <w:rFonts w:eastAsiaTheme="majorEastAsia" w:cstheme="majorBidi"/>
      <w:color w:val="272727" w:themeColor="text1" w:themeTint="D8"/>
    </w:rPr>
  </w:style>
  <w:style w:type="paragraph" w:styleId="KonuBal">
    <w:name w:val="Title"/>
    <w:basedOn w:val="Normal"/>
    <w:next w:val="Normal"/>
    <w:link w:val="KonuBalChar"/>
    <w:uiPriority w:val="10"/>
    <w:qFormat/>
    <w:rsid w:val="0014494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14494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ltyaz">
    <w:name w:val="Subtitle"/>
    <w:basedOn w:val="Normal"/>
    <w:next w:val="Normal"/>
    <w:link w:val="AltyazChar"/>
    <w:uiPriority w:val="11"/>
    <w:qFormat/>
    <w:rsid w:val="0014494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AltyazChar">
    <w:name w:val="Altyazı Char"/>
    <w:basedOn w:val="VarsaylanParagrafYazTipi"/>
    <w:link w:val="Altyaz"/>
    <w:uiPriority w:val="11"/>
    <w:rsid w:val="0014494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Alnt">
    <w:name w:val="Quote"/>
    <w:basedOn w:val="Normal"/>
    <w:next w:val="Normal"/>
    <w:link w:val="AlntChar"/>
    <w:uiPriority w:val="29"/>
    <w:qFormat/>
    <w:rsid w:val="0014494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lntChar">
    <w:name w:val="Alıntı Char"/>
    <w:basedOn w:val="VarsaylanParagrafYazTipi"/>
    <w:link w:val="Alnt"/>
    <w:uiPriority w:val="29"/>
    <w:rsid w:val="0014494F"/>
    <w:rPr>
      <w:i/>
      <w:iCs/>
      <w:color w:val="404040" w:themeColor="text1" w:themeTint="BF"/>
    </w:rPr>
  </w:style>
  <w:style w:type="paragraph" w:styleId="ListeParagraf">
    <w:name w:val="List Paragraph"/>
    <w:basedOn w:val="Normal"/>
    <w:uiPriority w:val="34"/>
    <w:qFormat/>
    <w:rsid w:val="0014494F"/>
    <w:pPr>
      <w:ind w:left="720"/>
      <w:contextualSpacing/>
    </w:pPr>
  </w:style>
  <w:style w:type="character" w:styleId="GlVurgulama">
    <w:name w:val="Intense Emphasis"/>
    <w:basedOn w:val="VarsaylanParagrafYazTipi"/>
    <w:uiPriority w:val="21"/>
    <w:qFormat/>
    <w:rsid w:val="0014494F"/>
    <w:rPr>
      <w:i/>
      <w:iCs/>
      <w:color w:val="2E74B5" w:themeColor="accent1" w:themeShade="BF"/>
    </w:rPr>
  </w:style>
  <w:style w:type="paragraph" w:styleId="GlAlnt">
    <w:name w:val="Intense Quote"/>
    <w:basedOn w:val="Normal"/>
    <w:next w:val="Normal"/>
    <w:link w:val="GlAlntChar"/>
    <w:uiPriority w:val="30"/>
    <w:qFormat/>
    <w:rsid w:val="0014494F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</w:rPr>
  </w:style>
  <w:style w:type="character" w:customStyle="1" w:styleId="GlAlntChar">
    <w:name w:val="Güçlü Alıntı Char"/>
    <w:basedOn w:val="VarsaylanParagrafYazTipi"/>
    <w:link w:val="GlAlnt"/>
    <w:uiPriority w:val="30"/>
    <w:rsid w:val="0014494F"/>
    <w:rPr>
      <w:i/>
      <w:iCs/>
      <w:color w:val="2E74B5" w:themeColor="accent1" w:themeShade="BF"/>
    </w:rPr>
  </w:style>
  <w:style w:type="character" w:styleId="GlBavuru">
    <w:name w:val="Intense Reference"/>
    <w:basedOn w:val="VarsaylanParagrafYazTipi"/>
    <w:uiPriority w:val="32"/>
    <w:qFormat/>
    <w:rsid w:val="0014494F"/>
    <w:rPr>
      <w:b/>
      <w:bCs/>
      <w:smallCaps/>
      <w:color w:val="2E74B5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657DA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5657DA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57DA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5657DA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2800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3</Pages>
  <Words>2722</Words>
  <Characters>12984</Characters>
  <Application>Microsoft Office Word</Application>
  <DocSecurity>0</DocSecurity>
  <Lines>1623</Lines>
  <Paragraphs>1745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</dc:creator>
  <cp:keywords/>
  <dc:description/>
  <cp:lastModifiedBy>Muhammed Enes Naralan</cp:lastModifiedBy>
  <cp:revision>4</cp:revision>
  <dcterms:created xsi:type="dcterms:W3CDTF">2025-12-09T12:54:00Z</dcterms:created>
  <dcterms:modified xsi:type="dcterms:W3CDTF">2025-12-26T13:02:00Z</dcterms:modified>
</cp:coreProperties>
</file>